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048363E0"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r w:rsidR="00E866B6">
        <w:t>geographically random</w:t>
      </w:r>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22</w:t>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7"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4866171D">
            <wp:extent cx="6839666" cy="3908381"/>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39666" cy="3908381"/>
                    </a:xfrm>
                    <a:prstGeom prst="rect">
                      <a:avLst/>
                    </a:prstGeom>
                  </pic:spPr>
                </pic:pic>
              </a:graphicData>
            </a:graphic>
          </wp:inline>
        </w:drawing>
      </w:r>
    </w:p>
    <w:p w14:paraId="340BEE40" w14:textId="4AE5AC38"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6D0AF8">
        <w:t>Note, as no outliers were found in either region at the DS-scale</w:t>
      </w:r>
      <w:r w:rsidR="00E97831" w:rsidRPr="006D0AF8">
        <w:t>, panel (c) is identical to that in 5.</w:t>
      </w:r>
      <w:r w:rsidR="009B06C2" w:rsidRPr="006D0AF8">
        <w:t xml:space="preserve"> </w:t>
      </w:r>
      <w:r w:rsidRPr="006D0AF8">
        <w:t>Points with error bars denote partial effect estimates and their 95% confidence intervals. Filled and</w:t>
      </w:r>
      <w:r>
        <w:t xml:space="preserve"> empty points represent effect </w:t>
      </w:r>
      <w:r w:rsidR="00E866B6">
        <w:t>estimates for</w:t>
      </w:r>
      <w:r>
        <w:t xml:space="preserve">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Examples of vascular plant species from the SWAFR whose occurrence records include outlier localities (in red) near Perth (diamond). Outlier records were determined as those that fall outside the described range for that species (according to distribution maps from FloraBase (</w:t>
      </w:r>
      <w:hyperlink r:id="rId24"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0" w:history="1">
        <w:r w:rsidRPr="006F7EB8">
          <w:rPr>
            <w:rStyle w:val="Hyperlink"/>
          </w:rPr>
          <w:t>http://resolver.globalnames.org/</w:t>
        </w:r>
      </w:hyperlink>
    </w:p>
    <w:p w14:paraId="73137B14" w14:textId="55B91A8D" w:rsidR="00B47B31" w:rsidRDefault="00E866B6"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00834ED9" w:rsidRPr="002C20EB">
        <w:rPr>
          <w:i/>
        </w:rPr>
        <w:t>PLoS ONE</w:t>
      </w:r>
      <w:r w:rsidR="00834ED9" w:rsidRPr="002C20EB">
        <w:t>, 12, e0169748.</w:t>
      </w:r>
      <w:r w:rsidR="00E43553">
        <w:t xml:space="preserve"> </w:t>
      </w:r>
      <w:hyperlink r:id="rId31"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2"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3"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4"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5" w:history="1">
        <w:r>
          <w:rPr>
            <w:rStyle w:val="Hyperlink"/>
          </w:rPr>
          <w:t>http://tnrs.iplantcollaborative.org/</w:t>
        </w:r>
      </w:hyperlink>
    </w:p>
    <w:sectPr w:rsidR="0061013D" w:rsidRPr="0061013D" w:rsidSect="00B3633C">
      <w:footerReference w:type="default" r:id="rId3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5D7593" w14:textId="77777777" w:rsidR="0037325D" w:rsidRDefault="0037325D">
      <w:pPr>
        <w:spacing w:after="0"/>
      </w:pPr>
      <w:r>
        <w:separator/>
      </w:r>
    </w:p>
  </w:endnote>
  <w:endnote w:type="continuationSeparator" w:id="0">
    <w:p w14:paraId="2E63CCD8" w14:textId="77777777" w:rsidR="0037325D" w:rsidRDefault="0037325D">
      <w:pPr>
        <w:spacing w:after="0"/>
      </w:pPr>
      <w:r>
        <w:continuationSeparator/>
      </w:r>
    </w:p>
  </w:endnote>
  <w:endnote w:type="continuationNotice" w:id="1">
    <w:p w14:paraId="7E93AEF4" w14:textId="77777777" w:rsidR="0037325D" w:rsidRDefault="0037325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EB5079" w14:textId="77777777" w:rsidR="0037325D" w:rsidRDefault="0037325D">
      <w:r>
        <w:separator/>
      </w:r>
    </w:p>
  </w:footnote>
  <w:footnote w:type="continuationSeparator" w:id="0">
    <w:p w14:paraId="3A37AC77" w14:textId="77777777" w:rsidR="0037325D" w:rsidRDefault="0037325D">
      <w:r>
        <w:continuationSeparator/>
      </w:r>
    </w:p>
  </w:footnote>
  <w:footnote w:type="continuationNotice" w:id="1">
    <w:p w14:paraId="26236BC0" w14:textId="77777777" w:rsidR="0037325D" w:rsidRDefault="0037325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1543"/>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26835"/>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325D"/>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0AF8"/>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04A"/>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B0E"/>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152"/>
    <w:rsid w:val="00DD2348"/>
    <w:rsid w:val="00DD3BEB"/>
    <w:rsid w:val="00DD467D"/>
    <w:rsid w:val="00DD4716"/>
    <w:rsid w:val="00DD516B"/>
    <w:rsid w:val="00DD57EC"/>
    <w:rsid w:val="00DD6143"/>
    <w:rsid w:val="00DD62FC"/>
    <w:rsid w:val="00DD67B3"/>
    <w:rsid w:val="00DD7030"/>
    <w:rsid w:val="00DD70C7"/>
    <w:rsid w:val="00DD7307"/>
    <w:rsid w:val="00DD7CD4"/>
    <w:rsid w:val="00DE02E0"/>
    <w:rsid w:val="00DE0FC4"/>
    <w:rsid w:val="00DE18FD"/>
    <w:rsid w:val="00DE1BF5"/>
    <w:rsid w:val="00DE2066"/>
    <w:rsid w:val="00DE22FD"/>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66B6"/>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831"/>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085"/>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029/2005RG000183" TargetMode="External"/><Relationship Id="rId21" Type="http://schemas.openxmlformats.org/officeDocument/2006/relationships/image" Target="media/image10.png"/><Relationship Id="rId34" Type="http://schemas.openxmlformats.org/officeDocument/2006/relationships/hyperlink" Target="https://doi.org/10.5067/MODIS/MOD1132.006"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github.com/ropensci/taxize" TargetMode="External"/><Relationship Id="rId33" Type="http://schemas.openxmlformats.org/officeDocument/2006/relationships/hyperlink" Target="https://doi.org/10.5067/MODIS/MOD13C2.006"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florabase.dpaw.wa.gov.au/" TargetMode="External"/><Relationship Id="rId32" Type="http://schemas.openxmlformats.org/officeDocument/2006/relationships/hyperlink" Target="http://www.itis.gov"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5468/dl.n6u6n0" TargetMode="External"/><Relationship Id="rId36" Type="http://schemas.openxmlformats.org/officeDocument/2006/relationships/footer" Target="footer1.xm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1371/journal.pone.0169748"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hyperlink" Target="https://doi.org/10.1038/sdata.2015.66" TargetMode="External"/><Relationship Id="rId30" Type="http://schemas.openxmlformats.org/officeDocument/2006/relationships/hyperlink" Target="http://resolver.globalnames.org/" TargetMode="External"/><Relationship Id="rId35" Type="http://schemas.openxmlformats.org/officeDocument/2006/relationships/hyperlink" Target="http://tnrs.iplantcollaborative.org/" TargetMode="External"/><Relationship Id="rId8" Type="http://schemas.openxmlformats.org/officeDocument/2006/relationships/hyperlink" Target="http://www.iucngisd.org/gis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7</TotalTime>
  <Pages>20</Pages>
  <Words>2421</Words>
  <Characters>13806</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619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07</cp:revision>
  <cp:lastPrinted>2019-11-19T13:01:00Z</cp:lastPrinted>
  <dcterms:created xsi:type="dcterms:W3CDTF">2019-12-03T09:32:00Z</dcterms:created>
  <dcterms:modified xsi:type="dcterms:W3CDTF">2020-07-21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